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FABA225" w14:textId="31D3CE57" w:rsidR="00ED7177" w:rsidRPr="00ED7177" w:rsidRDefault="00CC093C" w:rsidP="00ED7177">
      <w:pPr>
        <w:rPr>
          <w:rFonts w:cs="Times New Roman"/>
        </w:rPr>
      </w:pPr>
      <w:r w:rsidRPr="00CC093C">
        <w:rPr>
          <w:rFonts w:cs="Times New Roman"/>
          <w:b/>
        </w:rPr>
        <w:t>Table</w:t>
      </w:r>
      <w:r w:rsidR="00ED7177" w:rsidRPr="00CC093C">
        <w:rPr>
          <w:rFonts w:cs="Times New Roman"/>
          <w:b/>
        </w:rPr>
        <w:t xml:space="preserve"> S</w:t>
      </w:r>
      <w:r w:rsidR="00664900" w:rsidRPr="00CC093C">
        <w:rPr>
          <w:rFonts w:cs="Times New Roman"/>
          <w:b/>
        </w:rPr>
        <w:t>2</w:t>
      </w:r>
      <w:r w:rsidR="00ED7177" w:rsidRPr="00CC093C">
        <w:rPr>
          <w:rFonts w:cs="Times New Roman"/>
          <w:b/>
        </w:rPr>
        <w:t>.</w:t>
      </w:r>
      <w:r w:rsidR="00ED7177">
        <w:rPr>
          <w:rFonts w:cs="Times New Roman"/>
        </w:rPr>
        <w:t xml:space="preserve"> </w:t>
      </w:r>
      <w:r w:rsidR="00AA1035">
        <w:rPr>
          <w:rFonts w:cs="Times New Roman"/>
        </w:rPr>
        <w:t xml:space="preserve">Bee species no longer found in newly modified monument boundaries </w:t>
      </w:r>
      <w:r w:rsidR="00AA1035" w:rsidRPr="00AA1035">
        <w:rPr>
          <w:rFonts w:cs="Times New Roman"/>
        </w:rPr>
        <w:t>but formerly known from Grand Staircase Escalante National Monument. Distributions and other biological notes taken from Discoverlife.org (</w:t>
      </w:r>
      <w:r w:rsidR="00AA1035" w:rsidRPr="00AA1035">
        <w:rPr>
          <w:rFonts w:cs="Times New Roman"/>
          <w:color w:val="000000"/>
        </w:rPr>
        <w:fldChar w:fldCharType="begin"/>
      </w:r>
      <w:r w:rsidR="00AA1035" w:rsidRPr="00AA1035">
        <w:rPr>
          <w:rFonts w:cs="Times New Roman"/>
          <w:color w:val="000000"/>
        </w:rPr>
        <w:instrText xml:space="preserve"> ADDIN EN.CITE &lt;EndNote&gt;&lt;Cite&gt;&lt;Author&gt;Ascher&lt;/Author&gt;&lt;Year&gt;2015&lt;/Year&gt;&lt;RecNum&gt;53&lt;/RecNum&gt;&lt;DisplayText&gt;(Ascher &amp;amp; Pickering 2015)&lt;/DisplayText&gt;&lt;record&gt;&lt;rec-number&gt;53&lt;/rec-number&gt;&lt;foreign-keys&gt;&lt;key app="EN" db-id="p052ra2f6ze2dmetva4pfrfovpttxvwfs90z" timestamp="1519924450"&gt;53&lt;/key&gt;&lt;/foreign-keys&gt;&lt;ref-type name="Generic"&gt;13&lt;/ref-type&gt;&lt;contributors&gt;&lt;authors&gt;&lt;author&gt;Ascher, JS&lt;/author&gt;&lt;author&gt;Pickering, J&lt;/author&gt;&lt;/authors&gt;&lt;/contributors&gt;&lt;titles&gt;&lt;title&gt;Discover Life bee species guide and world checklist (Hymenoptera: Apoidea: Anthophila)&lt;/title&gt;&lt;/titles&gt;&lt;dates&gt;&lt;year&gt;2015&lt;/year&gt;&lt;/dates&gt;&lt;urls&gt;&lt;/urls&gt;&lt;/record&gt;&lt;/Cite&gt;&lt;/EndNote&gt;</w:instrText>
      </w:r>
      <w:r w:rsidR="00AA1035" w:rsidRPr="00AA1035">
        <w:rPr>
          <w:rFonts w:cs="Times New Roman"/>
          <w:color w:val="000000"/>
        </w:rPr>
        <w:fldChar w:fldCharType="separate"/>
      </w:r>
      <w:r w:rsidR="00AA1035" w:rsidRPr="00AA1035">
        <w:rPr>
          <w:rFonts w:cs="Times New Roman"/>
          <w:noProof/>
          <w:color w:val="000000"/>
        </w:rPr>
        <w:t>Ascher &amp; Pickering 201</w:t>
      </w:r>
      <w:r w:rsidR="007F6F5F">
        <w:rPr>
          <w:rFonts w:cs="Times New Roman"/>
          <w:noProof/>
          <w:color w:val="000000"/>
        </w:rPr>
        <w:t>8</w:t>
      </w:r>
      <w:r w:rsidR="00AA1035" w:rsidRPr="00AA1035">
        <w:rPr>
          <w:rFonts w:cs="Times New Roman"/>
          <w:noProof/>
          <w:color w:val="000000"/>
        </w:rPr>
        <w:t>)</w:t>
      </w:r>
      <w:r w:rsidR="00AA1035" w:rsidRPr="00AA1035">
        <w:rPr>
          <w:rFonts w:cs="Times New Roman"/>
          <w:color w:val="000000"/>
        </w:rPr>
        <w:fldChar w:fldCharType="end"/>
      </w:r>
      <w:r w:rsidR="00AA1035" w:rsidRPr="00AA1035">
        <w:rPr>
          <w:rFonts w:cs="Times New Roman"/>
          <w:color w:val="000000"/>
        </w:rPr>
        <w:t>.</w:t>
      </w:r>
    </w:p>
    <w:tbl>
      <w:tblPr>
        <w:tblW w:w="13083" w:type="dxa"/>
        <w:tblLook w:val="04A0" w:firstRow="1" w:lastRow="0" w:firstColumn="1" w:lastColumn="0" w:noHBand="0" w:noVBand="1"/>
      </w:tblPr>
      <w:tblGrid>
        <w:gridCol w:w="1305"/>
        <w:gridCol w:w="3904"/>
        <w:gridCol w:w="1106"/>
        <w:gridCol w:w="6768"/>
      </w:tblGrid>
      <w:tr w:rsidR="0026524E" w:rsidRPr="0026524E" w14:paraId="61A25F38" w14:textId="77777777" w:rsidTr="0026524E">
        <w:trPr>
          <w:trHeight w:val="600"/>
        </w:trPr>
        <w:tc>
          <w:tcPr>
            <w:tcW w:w="13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78517E" w14:textId="77777777" w:rsidR="0026524E" w:rsidRPr="0026524E" w:rsidRDefault="0026524E" w:rsidP="0026524E">
            <w:pP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Family</w:t>
            </w:r>
          </w:p>
        </w:tc>
        <w:tc>
          <w:tcPr>
            <w:tcW w:w="39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DAFF67" w14:textId="77777777" w:rsidR="0026524E" w:rsidRPr="0026524E" w:rsidRDefault="0026524E" w:rsidP="0026524E">
            <w:pP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11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84E7D5" w14:textId="02AD88AD" w:rsidR="0026524E" w:rsidRPr="0026524E" w:rsidRDefault="0026524E" w:rsidP="0026524E">
            <w:pP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Num</w:t>
            </w:r>
            <w:r w:rsidR="00AA1035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b</w:t>
            </w:r>
            <w:r w:rsidRPr="0026524E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er of specimens</w:t>
            </w:r>
          </w:p>
        </w:tc>
        <w:tc>
          <w:tcPr>
            <w:tcW w:w="67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ED948" w14:textId="77777777" w:rsidR="0026524E" w:rsidRPr="0026524E" w:rsidRDefault="0026524E" w:rsidP="0026524E">
            <w:pPr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Notes</w:t>
            </w:r>
          </w:p>
        </w:tc>
      </w:tr>
      <w:tr w:rsidR="0026524E" w:rsidRPr="0026524E" w14:paraId="44895557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2BCCC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5C85B4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cyl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timberlakei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820AD4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E648F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Known from the Mojave and Sonoran deserts, most in the genus are specialists</w:t>
            </w:r>
          </w:p>
        </w:tc>
      </w:tr>
      <w:tr w:rsidR="0026524E" w:rsidRPr="0026524E" w14:paraId="5CEFA138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9BB3E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50D7A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all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aynesi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6E8A8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C5E503" w14:textId="3FC88328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Specialist on </w:t>
            </w:r>
            <w:proofErr w:type="spellStart"/>
            <w:r w:rsidR="00F530F6">
              <w:rPr>
                <w:rFonts w:eastAsia="Times New Roman" w:cs="Times New Roman"/>
                <w:color w:val="000000"/>
                <w:sz w:val="20"/>
                <w:szCs w:val="20"/>
              </w:rPr>
              <w:t>Helianth</w:t>
            </w:r>
            <w:r w:rsidR="00181AB6">
              <w:rPr>
                <w:rFonts w:eastAsia="Times New Roman" w:cs="Times New Roman"/>
                <w:color w:val="000000"/>
                <w:sz w:val="20"/>
                <w:szCs w:val="20"/>
              </w:rPr>
              <w:t>e</w:t>
            </w:r>
            <w:r w:rsidR="00F530F6">
              <w:rPr>
                <w:rFonts w:eastAsia="Times New Roman" w:cs="Times New Roman"/>
                <w:color w:val="000000"/>
                <w:sz w:val="20"/>
                <w:szCs w:val="20"/>
              </w:rPr>
              <w:t>ae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known from the western Great Plains (east of the </w:t>
            </w:r>
            <w:r w:rsidR="00F530F6">
              <w:rPr>
                <w:rFonts w:eastAsia="Times New Roman" w:cs="Times New Roman"/>
                <w:color w:val="000000"/>
                <w:sz w:val="20"/>
                <w:szCs w:val="20"/>
              </w:rPr>
              <w:t>Ro</w:t>
            </w: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cky </w:t>
            </w:r>
            <w:r w:rsidR="00F530F6">
              <w:rPr>
                <w:rFonts w:eastAsia="Times New Roman" w:cs="Times New Roman"/>
                <w:color w:val="000000"/>
                <w:sz w:val="20"/>
                <w:szCs w:val="20"/>
              </w:rPr>
              <w:t>M</w:t>
            </w: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ountains)</w:t>
            </w:r>
          </w:p>
        </w:tc>
      </w:tr>
      <w:tr w:rsidR="0026524E" w:rsidRPr="0026524E" w14:paraId="01776B47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08C83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F5F53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all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elianthi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CE30C0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311ECD" w14:textId="21473E06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Specialist on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steraceae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="00AA1035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refers</w:t>
            </w: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F530F6" w:rsidRPr="00F530F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Helianthus</w:t>
            </w: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, widespread across the US</w:t>
            </w:r>
          </w:p>
        </w:tc>
      </w:tr>
      <w:tr w:rsidR="0026524E" w:rsidRPr="0026524E" w14:paraId="3E44E69E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5B3D3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491AB7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Dactyl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orterae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929D5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AB2205" w14:textId="7B99DE5C" w:rsidR="0026524E" w:rsidRPr="0026524E" w:rsidRDefault="00AA1035" w:rsidP="00AA1035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Widespread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in the 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w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est, specialist on </w:t>
            </w:r>
            <w:proofErr w:type="spellStart"/>
            <w:r w:rsidR="0026524E" w:rsidRPr="0026524E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Ribes</w:t>
            </w:r>
            <w:proofErr w:type="spellEnd"/>
          </w:p>
        </w:tc>
      </w:tr>
      <w:tr w:rsidR="0026524E" w:rsidRPr="0026524E" w14:paraId="2315D7B5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501C34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56EAC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icr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anochroa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7ABAA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585085" w14:textId="316BA154" w:rsidR="0026524E" w:rsidRPr="0026524E" w:rsidRDefault="00AA1035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Widespread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generalist</w:t>
            </w:r>
          </w:p>
        </w:tc>
      </w:tr>
      <w:tr w:rsidR="0026524E" w:rsidRPr="0026524E" w14:paraId="4422A057" w14:textId="77777777" w:rsidTr="0026524E">
        <w:trPr>
          <w:trHeight w:val="9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0108FB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250E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Rhaph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 prima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A7D32B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5CD34A" w14:textId="1A70C397" w:rsidR="0026524E" w:rsidRPr="0026524E" w:rsidRDefault="00AA1035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ainly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known from southern NM and AZ and along the Colorado River up into the Mojave Desert, specialist on </w:t>
            </w:r>
            <w:proofErr w:type="spellStart"/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Brassicaceae</w:t>
            </w:r>
            <w:proofErr w:type="spellEnd"/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primarily </w:t>
            </w:r>
            <w:proofErr w:type="spellStart"/>
            <w:r w:rsidR="0026524E" w:rsidRPr="0026524E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Physaria</w:t>
            </w:r>
            <w:proofErr w:type="spellEnd"/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formally known as </w:t>
            </w:r>
            <w:proofErr w:type="spellStart"/>
            <w:r w:rsidR="0026524E" w:rsidRPr="0026524E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Lesquerella</w:t>
            </w:r>
            <w:proofErr w:type="spellEnd"/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26524E" w:rsidRPr="0026524E" w14:paraId="777C5583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6DF701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A9D38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caph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ruciferarum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25C18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7E5B2B" w14:textId="1E06EEA6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specialist on </w:t>
            </w:r>
            <w:proofErr w:type="spellStart"/>
            <w:r w:rsidR="00F530F6">
              <w:rPr>
                <w:rFonts w:eastAsia="Times New Roman" w:cs="Times New Roman"/>
                <w:color w:val="000000"/>
                <w:sz w:val="20"/>
                <w:szCs w:val="20"/>
              </w:rPr>
              <w:t>Brassicaceae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, known primarily from the interior coast range of California</w:t>
            </w:r>
          </w:p>
        </w:tc>
      </w:tr>
      <w:tr w:rsidR="0026524E" w:rsidRPr="0026524E" w14:paraId="04078651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E97B1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2364B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caph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ieverti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DC829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8AFC8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Rare, prior to GSENM only known from northern Utah and eastern WY</w:t>
            </w:r>
          </w:p>
        </w:tc>
      </w:tr>
      <w:tr w:rsidR="0026524E" w:rsidRPr="0026524E" w14:paraId="286521C1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B883C7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A44587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Trach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alicifloris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0C3CE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889913" w14:textId="08247875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generalist though shows a preference for </w:t>
            </w:r>
            <w:r w:rsidR="00F530F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Salix</w:t>
            </w: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found mainly in Northwestern states and California, often in </w:t>
            </w:r>
            <w:r w:rsidR="00440288">
              <w:rPr>
                <w:rFonts w:eastAsia="Times New Roman" w:cs="Times New Roman"/>
                <w:color w:val="000000"/>
                <w:sz w:val="20"/>
                <w:szCs w:val="20"/>
              </w:rPr>
              <w:t>m</w:t>
            </w: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ontane areas, </w:t>
            </w:r>
          </w:p>
        </w:tc>
      </w:tr>
      <w:tr w:rsidR="0026524E" w:rsidRPr="0026524E" w14:paraId="426C6656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CCB74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F707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alliopsis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Nomadops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uellae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AB3B8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16CAB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specialist on </w:t>
            </w:r>
            <w:proofErr w:type="spellStart"/>
            <w:r w:rsidRPr="00F530F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Malocothrix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, widespread</w:t>
            </w:r>
          </w:p>
        </w:tc>
      </w:tr>
      <w:tr w:rsidR="0026524E" w:rsidRPr="0026524E" w14:paraId="5965CBBA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9EDB7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5739FB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acroter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acroterops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rcuata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58176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87376B" w14:textId="776FED50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ojave/</w:t>
            </w:r>
            <w:r w:rsidR="00F530F6">
              <w:rPr>
                <w:rFonts w:eastAsia="Times New Roman" w:cs="Times New Roman"/>
                <w:color w:val="000000"/>
                <w:sz w:val="20"/>
                <w:szCs w:val="20"/>
              </w:rPr>
              <w:t>S</w:t>
            </w: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onoran deserts, </w:t>
            </w:r>
            <w:proofErr w:type="spellStart"/>
            <w:r w:rsidR="00F530F6" w:rsidRPr="00F530F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S</w:t>
            </w:r>
            <w:r w:rsidRPr="00F530F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phaeralce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specialist</w:t>
            </w:r>
          </w:p>
        </w:tc>
      </w:tr>
      <w:tr w:rsidR="0026524E" w:rsidRPr="0026524E" w14:paraId="775124F3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457FD4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45B90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acroter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acroterops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latior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D78F7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A8A1BB" w14:textId="206D124B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Mainly </w:t>
            </w:r>
            <w:r w:rsidR="00F530F6">
              <w:rPr>
                <w:rFonts w:eastAsia="Times New Roman" w:cs="Times New Roman"/>
                <w:color w:val="000000"/>
                <w:sz w:val="20"/>
                <w:szCs w:val="20"/>
              </w:rPr>
              <w:t>C</w:t>
            </w: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ihuahuan</w:t>
            </w:r>
            <w:r w:rsidR="00F530F6">
              <w:rPr>
                <w:rFonts w:eastAsia="Times New Roman" w:cs="Times New Roman"/>
                <w:color w:val="000000"/>
                <w:sz w:val="20"/>
                <w:szCs w:val="20"/>
              </w:rPr>
              <w:t>/Mojave</w:t>
            </w: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desert</w:t>
            </w:r>
            <w:r w:rsidR="00F530F6">
              <w:rPr>
                <w:rFonts w:eastAsia="Times New Roman" w:cs="Times New Roman"/>
                <w:color w:val="000000"/>
                <w:sz w:val="20"/>
                <w:szCs w:val="20"/>
              </w:rPr>
              <w:t>s</w:t>
            </w: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proofErr w:type="spellStart"/>
            <w:r w:rsidR="00F530F6" w:rsidRPr="00F530F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S</w:t>
            </w:r>
            <w:r w:rsidRPr="00F530F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phaeralcea</w:t>
            </w:r>
            <w:proofErr w:type="spellEnd"/>
            <w:r w:rsidRPr="00F530F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</w:t>
            </w: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pecialist</w:t>
            </w:r>
          </w:p>
        </w:tc>
      </w:tr>
      <w:tr w:rsidR="0026524E" w:rsidRPr="0026524E" w14:paraId="285E451B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0369F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0469D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acroter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acroterops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n.sp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.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ff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.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ortal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5E345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0B3E34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Undescribed species</w:t>
            </w:r>
          </w:p>
        </w:tc>
      </w:tr>
      <w:tr w:rsidR="0026524E" w:rsidRPr="0026524E" w14:paraId="7D41AE8F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8DEC2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A9A21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anurginu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 sp. 1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BBDA8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BAE074" w14:textId="15A272C6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bookmarkStart w:id="0" w:name="_GoBack"/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bookmarkEnd w:id="0"/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6AE92194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D29DC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FBE8F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anurginu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 sp. 2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25D18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E41AE9" w14:textId="3FC004E1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3B67DB1C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BA08C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F078D0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erdita   sp. E10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57A35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15FE0" w14:textId="31F748AE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72093CC7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4D86A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lastRenderedPageBreak/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32B6F1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erdita   sp. E5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A0F6F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2F6381" w14:textId="400FC3A8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1D82EBFA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6D943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DC71A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erdita   sp. E8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01D64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87743C" w14:textId="09F17D69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30B7FF76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A3A8E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9403B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erdita   sp. E9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5F0369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127FA8" w14:textId="087DD5F0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39148F69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D02AE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09F1D9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erdita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ockerelli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lingualis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8FF230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4B0BE7" w14:textId="38C48181" w:rsidR="0026524E" w:rsidRPr="0026524E" w:rsidRDefault="00F530F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W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idespread </w:t>
            </w:r>
            <w:r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Helianthus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specialist, 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C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olorado 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P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lateau and </w:t>
            </w:r>
            <w:proofErr w:type="spellStart"/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idwestern</w:t>
            </w:r>
            <w:proofErr w:type="spellEnd"/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grasslands</w:t>
            </w:r>
          </w:p>
        </w:tc>
      </w:tr>
      <w:tr w:rsidR="0026524E" w:rsidRPr="0026524E" w14:paraId="41CC5AD3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CE7799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CF1B3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erdita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Epimacroter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rassula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54301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C6197A" w14:textId="68953224" w:rsidR="0026524E" w:rsidRPr="0026524E" w:rsidRDefault="00F530F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R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are, only known from 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S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onoran and 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C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ihuahuan desert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s</w:t>
            </w:r>
          </w:p>
        </w:tc>
      </w:tr>
      <w:tr w:rsidR="0026524E" w:rsidRPr="0026524E" w14:paraId="44EF896D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C53402" w14:textId="65F7C08F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69050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Perdita (Perdita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roceipes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F277EB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EF49D0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olorado Plateau endemic</w:t>
            </w:r>
          </w:p>
        </w:tc>
      </w:tr>
      <w:tr w:rsidR="0026524E" w:rsidRPr="0026524E" w14:paraId="24963473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7804C6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5BE22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Perdita (Perdita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rotonis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0054FB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C8CE11" w14:textId="01ED3FAF" w:rsidR="0026524E" w:rsidRPr="0026524E" w:rsidRDefault="00F530F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W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idespread, specialist on </w:t>
            </w:r>
            <w:r w:rsidR="0026524E" w:rsidRPr="00F530F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Croton</w:t>
            </w:r>
          </w:p>
        </w:tc>
      </w:tr>
      <w:tr w:rsidR="0026524E" w:rsidRPr="0026524E" w14:paraId="4EE40F28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66E430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4CD90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Perdita (Perdita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euzonata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2FE33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2BF1B2" w14:textId="6F285113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Rare, </w:t>
            </w:r>
            <w:r w:rsidR="00F530F6">
              <w:rPr>
                <w:rFonts w:eastAsia="Times New Roman" w:cs="Times New Roman"/>
                <w:color w:val="000000"/>
                <w:sz w:val="20"/>
                <w:szCs w:val="20"/>
              </w:rPr>
              <w:t>C</w:t>
            </w: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olorado Plateau endemic</w:t>
            </w:r>
          </w:p>
        </w:tc>
      </w:tr>
      <w:tr w:rsidR="0026524E" w:rsidRPr="0026524E" w14:paraId="005796F0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26550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991C80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Perdita (Perdita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glabrescens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E7395B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90569E" w14:textId="4243F9BA" w:rsidR="0026524E" w:rsidRPr="0026524E" w:rsidRDefault="00F530F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O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nly known from the Mojave</w:t>
            </w:r>
          </w:p>
        </w:tc>
      </w:tr>
      <w:tr w:rsidR="0026524E" w:rsidRPr="0026524E" w14:paraId="1DDE414F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4616C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E3D25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erdita (Perdita) n. sp. 12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ff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.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uspidat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92ED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57DDA1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Undescribed species</w:t>
            </w:r>
          </w:p>
        </w:tc>
      </w:tr>
      <w:tr w:rsidR="0026524E" w:rsidRPr="0026524E" w14:paraId="0E6DBF15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7C22A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4B42C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erdita (Perdita) n. sp. 3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ff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.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tortifoliae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4DB6EB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6F1B0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Undescribed species</w:t>
            </w:r>
          </w:p>
        </w:tc>
      </w:tr>
      <w:tr w:rsidR="0026524E" w:rsidRPr="0026524E" w14:paraId="104A9AF9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4837B0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8D111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erdita (Perdita) sp. 2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ff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.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xanthochro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D64586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36042B" w14:textId="2FB8DA78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6F16ACEF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280286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F59946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erdita (Perdita) sp. 4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ff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.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unctifer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05D24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61E18D" w14:textId="1C0A6CC8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136EC35D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F532B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A7E49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erdita (Perdita) sp. 8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ff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.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koebelei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FA02B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483D91" w14:textId="191C30FE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10F47AA8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9788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A210F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erdita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ygoperdit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fallugiae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727EF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7EC265" w14:textId="14290850" w:rsidR="0026524E" w:rsidRPr="0026524E" w:rsidRDefault="00F530F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K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nown mainly from Mojave/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S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onoran </w:t>
            </w:r>
          </w:p>
        </w:tc>
      </w:tr>
      <w:tr w:rsidR="0026524E" w:rsidRPr="0026524E" w14:paraId="3D21F0EA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1229F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0C5A4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erdita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ygoperdit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 sp. 1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ff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.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ohavens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0B076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281107" w14:textId="5CDBD5E3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72FFA5C4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2423C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dren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CD91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seudopanugu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terosaru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 sp. E4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A20F3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2F91F8" w14:textId="0F58EBBC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6B3BA57B" w14:textId="77777777" w:rsidTr="0026524E">
        <w:trPr>
          <w:trHeight w:val="9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8745C4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8C49E4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thophor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thophoroide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 pueblo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FB99E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4CFAB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New species (described in 2016) Excavates nests in sandstone, Only known in Colorado Plateau and Northwestern Mojave desert, floral generalist</w:t>
            </w:r>
          </w:p>
        </w:tc>
      </w:tr>
      <w:tr w:rsidR="0026524E" w:rsidRPr="0026524E" w14:paraId="3D30FBF7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485FE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93593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thophor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yganthophor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edwardsii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D24CF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FDD14" w14:textId="35138F66" w:rsidR="0026524E" w:rsidRPr="0026524E" w:rsidRDefault="00F530F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W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idespread in the west, generalist but has some preference for </w:t>
            </w:r>
            <w:proofErr w:type="spellStart"/>
            <w:r w:rsidR="0026524E" w:rsidRPr="00F530F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Astragalus</w:t>
            </w:r>
            <w:proofErr w:type="spellEnd"/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, early spring bee (overwinters as adult)</w:t>
            </w:r>
          </w:p>
        </w:tc>
      </w:tr>
      <w:tr w:rsidR="0026524E" w:rsidRPr="0026524E" w14:paraId="2EEB54A0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3F194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BAB8B9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thophorul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thophorul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lbata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4D86E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3DCCED" w14:textId="2178D7C4" w:rsidR="0026524E" w:rsidRPr="0026524E" w:rsidRDefault="00F530F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K</w:t>
            </w: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nown mainly from Mojave/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S</w:t>
            </w: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onoran</w:t>
            </w:r>
          </w:p>
        </w:tc>
      </w:tr>
      <w:tr w:rsidR="0026524E" w:rsidRPr="0026524E" w14:paraId="3519F0C9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1A3E44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D37CC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thophorul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thophorul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renulata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661850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BF75DF" w14:textId="36B92E0D" w:rsidR="0026524E" w:rsidRPr="0026524E" w:rsidRDefault="00F530F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Known mainly from the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Colorado Plateau</w:t>
            </w:r>
          </w:p>
        </w:tc>
      </w:tr>
      <w:tr w:rsidR="0026524E" w:rsidRPr="0026524E" w14:paraId="5493F937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3723C4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63DA6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Diadasia  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vallicola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BDED0B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3B9A1C" w14:textId="1FE53BD1" w:rsidR="0026524E" w:rsidRPr="0026524E" w:rsidRDefault="00F530F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K</w:t>
            </w: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nown mainly from Mojave/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S</w:t>
            </w: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onoran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specialist on </w:t>
            </w:r>
            <w:proofErr w:type="spellStart"/>
            <w:r w:rsidR="0026524E" w:rsidRPr="00F530F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Sphaeralcea</w:t>
            </w:r>
            <w:proofErr w:type="spellEnd"/>
          </w:p>
        </w:tc>
      </w:tr>
      <w:tr w:rsidR="0026524E" w:rsidRPr="0026524E" w14:paraId="2861AEC6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CC930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31BB3B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Epeolu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 sp. 3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E87CA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040C89" w14:textId="14BFDD53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040D0EB2" w14:textId="77777777" w:rsidTr="0026524E">
        <w:trPr>
          <w:trHeight w:val="9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7AB4F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lastRenderedPageBreak/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7CB201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exepeolu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rhodogyne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C5C781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834C2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Only known from the Mojave/Sonoran Deserts, Parasite on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cnyl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suggests an established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ncylandren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population)</w:t>
            </w:r>
          </w:p>
        </w:tc>
      </w:tr>
      <w:tr w:rsidR="0026524E" w:rsidRPr="0026524E" w14:paraId="7E097BA6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F981D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F68094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ect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ect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lexanderi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AF6A16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8589E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Great Basin/Colorado Plateau Endemic</w:t>
            </w:r>
          </w:p>
        </w:tc>
      </w:tr>
      <w:tr w:rsidR="0026524E" w:rsidRPr="0026524E" w14:paraId="50279ED3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D989B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5EA01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ect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ect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bohartorum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6F1A1B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494D50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ainly Mojave Desert and Colorado Plateau</w:t>
            </w:r>
          </w:p>
        </w:tc>
      </w:tr>
      <w:tr w:rsidR="0026524E" w:rsidRPr="0026524E" w14:paraId="0741E225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04D74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C465D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issode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allimelissode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oloradensis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848E4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53F099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Colorado Plateau and Upper Midwest,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referr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sunflowers</w:t>
            </w:r>
          </w:p>
        </w:tc>
      </w:tr>
      <w:tr w:rsidR="0026524E" w:rsidRPr="0026524E" w14:paraId="4D171A8F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8D60A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C113B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issode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allimelissode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ompositus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1E771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CCD514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across the west, mainly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olorado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plateau and SE Arizona</w:t>
            </w:r>
          </w:p>
        </w:tc>
      </w:tr>
      <w:tr w:rsidR="0026524E" w:rsidRPr="0026524E" w14:paraId="0C527B6A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62C5E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50029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issode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Eumelissode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brevipyga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7F5CF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1EB6A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cross the west but not common?</w:t>
            </w:r>
          </w:p>
        </w:tc>
      </w:tr>
      <w:tr w:rsidR="0026524E" w:rsidRPr="0026524E" w14:paraId="6C6DB88A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555B50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9CE2A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issode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Eumelissode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illatus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B10626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45D0F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Only known from the North eastern US (should check this one)</w:t>
            </w:r>
          </w:p>
        </w:tc>
      </w:tr>
      <w:tr w:rsidR="0026524E" w:rsidRPr="0026524E" w14:paraId="24CBCF9E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4D8429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D406D0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Neolarr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Neolarr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verbesinae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16454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6DC92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Known mainly from warm deserts and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olorado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plateau</w:t>
            </w:r>
          </w:p>
        </w:tc>
      </w:tr>
      <w:tr w:rsidR="0026524E" w:rsidRPr="0026524E" w14:paraId="50C19E7A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E8951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ABC7FB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Nomada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entria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 sp. E2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23A601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A42238" w14:textId="035FE17D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6CD850A8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E989E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5B7B97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Nomada (Nomada) sp. E13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A13D8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C32111" w14:textId="70F8D69D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148CD7D6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9B21C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6CE7E0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Nomada (Nomada) sp. E23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0868D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AC0D73" w14:textId="74AC5EF5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21F96AC6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40E529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A44D7B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Nomada (Nomada) sp. E25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3D3DA1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720A14" w14:textId="5CE761F7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56463149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81E8A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C7F7E9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vastr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Epimelissode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elianthelli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7E6F00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75262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Mainly hot deserts and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olorado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Plateau, sunflower specialist</w:t>
            </w:r>
          </w:p>
        </w:tc>
      </w:tr>
      <w:tr w:rsidR="0026524E" w:rsidRPr="0026524E" w14:paraId="6A2F4B7E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DDAC69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2C31C1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Triepeolu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elianthi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7D8B6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59195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widespread</w:t>
            </w:r>
          </w:p>
        </w:tc>
      </w:tr>
      <w:tr w:rsidR="0026524E" w:rsidRPr="0026524E" w14:paraId="736A2E0E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7015E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047BA1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Triepeolu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sp. 51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07CB5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10D28C" w14:textId="0A751540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72FFCFBE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75D030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ollet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C09A1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ollete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fulgidus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E3C68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44445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widespread in the west, rare from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ojave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nd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onoran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deserts</w:t>
            </w:r>
          </w:p>
        </w:tc>
      </w:tr>
      <w:tr w:rsidR="0026524E" w:rsidRPr="0026524E" w14:paraId="734BD3FE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D1A70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alict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02A7D1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Dufoure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arveyi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ECCDB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9C1E87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oligolege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on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otentill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, commonly found in alpine and boreal areas</w:t>
            </w:r>
          </w:p>
        </w:tc>
      </w:tr>
      <w:tr w:rsidR="0026524E" w:rsidRPr="0026524E" w14:paraId="0A8D9BBC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10A4E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alict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92B52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Dufoure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 sp. 1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ff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.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aundersi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3BF8A7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BED8BD" w14:textId="15EACADF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5F8EAB73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9C434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alict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CED02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Lasioglossum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Dialictu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edi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4CA60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A4AD0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western US, not in Hot deserts</w:t>
            </w:r>
          </w:p>
        </w:tc>
      </w:tr>
      <w:tr w:rsidR="0026524E" w:rsidRPr="0026524E" w14:paraId="53AFFF82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5446A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alict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2823E7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Lasioglossum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Dialictu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emibrunneum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F632A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02136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Mainly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hihuahuan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desert and great plains</w:t>
            </w:r>
          </w:p>
        </w:tc>
      </w:tr>
      <w:tr w:rsidR="0026524E" w:rsidRPr="0026524E" w14:paraId="545FD8B0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EA000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alict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0F2824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Lasioglossum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Evylaeu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ooleyi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83B7A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28916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rimatively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eusocial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, widespread in the west</w:t>
            </w:r>
          </w:p>
        </w:tc>
      </w:tr>
      <w:tr w:rsidR="0026524E" w:rsidRPr="0026524E" w14:paraId="6E6D8121" w14:textId="77777777" w:rsidTr="0026524E">
        <w:trPr>
          <w:trHeight w:val="9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08CCD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A6A246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Anthidium (Anthidium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duomarginatum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AC5FB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E125A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Recently discovered (described in 2013) found only in the Colorado plateau and some surrounding mountains (Wasatch and Arizona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ountian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. </w:t>
            </w:r>
          </w:p>
        </w:tc>
      </w:tr>
      <w:tr w:rsidR="0026524E" w:rsidRPr="0026524E" w14:paraId="7862C9A3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FC18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lastRenderedPageBreak/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B1341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shmeadiell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rogochil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 n. sp. 1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ff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.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leachi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7FF3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75D46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Undescribed species</w:t>
            </w:r>
          </w:p>
        </w:tc>
      </w:tr>
      <w:tr w:rsidR="0026524E" w:rsidRPr="0026524E" w14:paraId="4563184A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DE57F9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E1925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shmeadiell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shmeadiell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 sp. 1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ff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.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rufipe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B81E3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C576F" w14:textId="157BB0D6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05A52A7D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A795F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31F337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shmeadiell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shmeadiell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 sp. 2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ff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.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titusi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4C3276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38BC85" w14:textId="1F3F3009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7AD7B785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BADB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250B91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shmeadiell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ubitognath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xenomastax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39A6B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BCDF8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Mainly known from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ojave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and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onoran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deserts</w:t>
            </w:r>
          </w:p>
        </w:tc>
      </w:tr>
      <w:tr w:rsidR="0026524E" w:rsidRPr="0026524E" w14:paraId="34DBEF8D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A87116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0737E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oelioxy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yrtocoelioxy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gilensis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F95E4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A1D7A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widespread, parasite of leaf cutter bees</w:t>
            </w:r>
          </w:p>
        </w:tc>
      </w:tr>
      <w:tr w:rsidR="0026524E" w:rsidRPr="0026524E" w14:paraId="0ABC526B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81B6A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4A35D6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oelioxy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ynocoelioxy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pacheorum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0019B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E6C26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widespread, parasite of leaf cutter bees</w:t>
            </w:r>
          </w:p>
        </w:tc>
      </w:tr>
      <w:tr w:rsidR="0026524E" w:rsidRPr="0026524E" w14:paraId="6B0E01E5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B28F69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34A65B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Dianthidium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Dianthidium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dubium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DECA9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0F2BB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mainly known from the mountains of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aliforni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, rare east of California</w:t>
            </w:r>
          </w:p>
        </w:tc>
      </w:tr>
      <w:tr w:rsidR="0026524E" w:rsidRPr="0026524E" w14:paraId="3D951895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6BA149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1720F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Dianthidium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Dianthidium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implicatum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59A84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9AB81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widespread in west</w:t>
            </w:r>
          </w:p>
        </w:tc>
      </w:tr>
      <w:tr w:rsidR="0026524E" w:rsidRPr="0026524E" w14:paraId="5D14C3CC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DCD7E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52C51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e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rgyropile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townsendiana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5F7126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849354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ot deserts primarily</w:t>
            </w:r>
          </w:p>
        </w:tc>
      </w:tr>
      <w:tr w:rsidR="0026524E" w:rsidRPr="0026524E" w14:paraId="041DBDE3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A8517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4ADCD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e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ayap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litarsis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07C37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E2352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rimarily found in Colorado Plateau and Great Basin</w:t>
            </w:r>
          </w:p>
        </w:tc>
      </w:tr>
      <w:tr w:rsidR="0026524E" w:rsidRPr="0026524E" w14:paraId="55B01930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0A611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3B8EF7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e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ayap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ugnata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E86AE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5908B7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widespread across the US</w:t>
            </w:r>
          </w:p>
        </w:tc>
      </w:tr>
      <w:tr w:rsidR="0026524E" w:rsidRPr="0026524E" w14:paraId="20915B4E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C335E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F8D017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e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Xeromegachile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 sp. 2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53DA06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DFDF96" w14:textId="052C70A6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2DFE14BD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6882B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6ACBD1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Osmia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anosmi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 sp. E1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19F30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8C64A7" w14:textId="7859F6CB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693F3906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6E67B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8E5F4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Osmia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anosmi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 sp. E3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EAFC2B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D8C660" w14:textId="5E10CCEC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41247E4B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7B879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lastRenderedPageBreak/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0DF26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Osmia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anosmi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 sp. E4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19B3A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0F1EFC" w14:textId="19EA9C96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31C68605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0DC76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A8AC0B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tel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tel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 n. sp. 2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DCD6B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27326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Undescribed species</w:t>
            </w:r>
          </w:p>
        </w:tc>
      </w:tr>
      <w:tr w:rsidR="0026524E" w:rsidRPr="0026524E" w14:paraId="1B788307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0426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D092C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tel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tel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occidentalis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9AE36E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13F3B0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widesperad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in the west, primarily in mountains and Mojave Desert</w:t>
            </w:r>
          </w:p>
        </w:tc>
      </w:tr>
      <w:tr w:rsidR="0026524E" w:rsidRPr="0026524E" w14:paraId="43019252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47601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3DFCD7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tel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Stel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avonina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199DA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C19F1A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ontain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bee known from Rocky Mountains and Sierra Nevada Mountains</w:t>
            </w:r>
          </w:p>
        </w:tc>
      </w:tr>
      <w:tr w:rsidR="0026524E" w:rsidRPr="0026524E" w14:paraId="2429F3F0" w14:textId="77777777" w:rsidTr="0026524E">
        <w:trPr>
          <w:trHeight w:val="6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72098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gachil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8A21A9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Trachus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eteranthidium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ordaticeps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3A444F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5B6477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ainly known from Chihuahuan and Sonoran deserts.</w:t>
            </w:r>
          </w:p>
        </w:tc>
      </w:tr>
      <w:tr w:rsidR="0026524E" w:rsidRPr="0026524E" w14:paraId="2853A376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7FF55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itt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F3B217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esperap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arinap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)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arinata</w:t>
            </w:r>
            <w:proofErr w:type="spellEnd"/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041212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35FDB9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widespread in west though uncommon</w:t>
            </w:r>
          </w:p>
        </w:tc>
      </w:tr>
      <w:tr w:rsidR="0026524E" w:rsidRPr="0026524E" w14:paraId="26A7CC25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B2A61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itt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9A40A7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esperap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Disparap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 n. sp. 1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ff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.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disparap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AF3C61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AC3CD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Undescribed species</w:t>
            </w:r>
          </w:p>
        </w:tc>
      </w:tr>
      <w:tr w:rsidR="0026524E" w:rsidRPr="0026524E" w14:paraId="1873AC5C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4F639D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itt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AD2C0B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esperap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Disparap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 sp. 1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aff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. 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cockerelli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7F69B5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06F1B7" w14:textId="22892AF3" w:rsidR="0026524E" w:rsidRPr="0026524E" w:rsidRDefault="00181AB6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Morpho</w:t>
            </w:r>
            <w:proofErr w:type="spellEnd"/>
            <w:proofErr w:type="gramStart"/>
            <w:r>
              <w:rPr>
                <w:rFonts w:eastAsia="Times New Roman" w:cs="Times New Roman"/>
                <w:color w:val="000000"/>
                <w:sz w:val="20"/>
                <w:szCs w:val="20"/>
              </w:rPr>
              <w:t>-</w:t>
            </w:r>
            <w:r w:rsidR="0026524E"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 species</w:t>
            </w:r>
            <w:proofErr w:type="gramEnd"/>
          </w:p>
        </w:tc>
      </w:tr>
      <w:tr w:rsidR="0026524E" w:rsidRPr="0026524E" w14:paraId="73CAE891" w14:textId="77777777" w:rsidTr="0026524E">
        <w:trPr>
          <w:trHeight w:val="300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A805B6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Melittidae</w:t>
            </w:r>
            <w:proofErr w:type="spellEnd"/>
          </w:p>
        </w:tc>
        <w:tc>
          <w:tcPr>
            <w:tcW w:w="3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EFEB1C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Hesperapis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(</w:t>
            </w:r>
            <w:proofErr w:type="spellStart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Panurgomia</w:t>
            </w:r>
            <w:proofErr w:type="spellEnd"/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) n. sp. 2</w:t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1B82C4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211</w:t>
            </w:r>
          </w:p>
        </w:tc>
        <w:tc>
          <w:tcPr>
            <w:tcW w:w="6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745AC3" w14:textId="77777777" w:rsidR="0026524E" w:rsidRPr="0026524E" w:rsidRDefault="0026524E" w:rsidP="0026524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26524E">
              <w:rPr>
                <w:rFonts w:eastAsia="Times New Roman" w:cs="Times New Roman"/>
                <w:color w:val="000000"/>
                <w:sz w:val="20"/>
                <w:szCs w:val="20"/>
              </w:rPr>
              <w:t>Undescribed species</w:t>
            </w:r>
          </w:p>
        </w:tc>
      </w:tr>
    </w:tbl>
    <w:p w14:paraId="4A48FB16" w14:textId="77777777" w:rsidR="00ED7177" w:rsidRPr="00ED7177" w:rsidRDefault="00ED7177">
      <w:pPr>
        <w:rPr>
          <w:rFonts w:cs="Times New Roman"/>
        </w:rPr>
      </w:pPr>
    </w:p>
    <w:sectPr w:rsidR="00ED7177" w:rsidRPr="00ED7177" w:rsidSect="0026524E">
      <w:pgSz w:w="15840" w:h="12240" w:orient="landscape"/>
      <w:pgMar w:top="1800" w:right="1440" w:bottom="180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D7177"/>
    <w:rsid w:val="00181AB6"/>
    <w:rsid w:val="00220A32"/>
    <w:rsid w:val="0026524E"/>
    <w:rsid w:val="003E0539"/>
    <w:rsid w:val="00440288"/>
    <w:rsid w:val="00664900"/>
    <w:rsid w:val="007F6F5F"/>
    <w:rsid w:val="00AA1035"/>
    <w:rsid w:val="00C90F59"/>
    <w:rsid w:val="00CB62F5"/>
    <w:rsid w:val="00CC093C"/>
    <w:rsid w:val="00DC667A"/>
    <w:rsid w:val="00EC7327"/>
    <w:rsid w:val="00ED7177"/>
    <w:rsid w:val="00F530F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E8EC7C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9821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80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17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21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5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5</Pages>
  <Words>1245</Words>
  <Characters>7101</Characters>
  <Application>Microsoft Macintosh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tah State University</Company>
  <LinksUpToDate>false</LinksUpToDate>
  <CharactersWithSpaces>83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eph Wilson</dc:creator>
  <cp:keywords/>
  <dc:description/>
  <cp:lastModifiedBy>Joseph Wilson</cp:lastModifiedBy>
  <cp:revision>8</cp:revision>
  <cp:lastPrinted>2018-08-23T20:30:00Z</cp:lastPrinted>
  <dcterms:created xsi:type="dcterms:W3CDTF">2018-08-23T20:30:00Z</dcterms:created>
  <dcterms:modified xsi:type="dcterms:W3CDTF">2018-10-25T19:54:00Z</dcterms:modified>
</cp:coreProperties>
</file>